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ink/ink1.xml" ContentType="application/inkml+xml"/>
  <Override PartName="/word/ink/ink2.xml" ContentType="application/inkml+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644579"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851B82"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851B82"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644579"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644579"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644579"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644579"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644579"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644579"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644579"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644579"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644579"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644579"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644579"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644579"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644579"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644579"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644579"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644579"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644579"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644579"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644579"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644579"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644579"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644579"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644579"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644579"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644579"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644579"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40163B">
      <w:pPr>
        <w:pStyle w:val="Legenda"/>
        <w:jc w:val="center"/>
      </w:pPr>
      <w:r>
        <w:t xml:space="preserve">Figura </w:t>
      </w:r>
      <w:fldSimple w:instr=" SEQ Figura \* ARABIC ">
        <w:r w:rsidR="00F34FC3">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727C9040" w:rsidR="00826009" w:rsidRDefault="00826009" w:rsidP="0040163B">
      <w:pPr>
        <w:pStyle w:val="Legenda"/>
        <w:jc w:val="center"/>
      </w:pPr>
      <w:r>
        <w:t xml:space="preserve">Figura </w:t>
      </w:r>
      <w:fldSimple w:instr=" SEQ Figura \* ARABIC ">
        <w:r w:rsidR="00F34FC3">
          <w:rPr>
            <w:noProof/>
          </w:rPr>
          <w:t>2</w:t>
        </w:r>
      </w:fldSimple>
      <w:r>
        <w:t xml:space="preserve"> Resultado de busca dos proceedings no motor de busca da ACM (próprio, 2020)</w:t>
      </w:r>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72F35609" w:rsidR="00F34FC3" w:rsidRDefault="00F34FC3" w:rsidP="0040163B">
      <w:pPr>
        <w:pStyle w:val="Legenda"/>
        <w:jc w:val="center"/>
      </w:pPr>
      <w:r>
        <w:t xml:space="preserve">Figura </w:t>
      </w:r>
      <w:fldSimple w:instr=" SEQ Figura \* ARABIC ">
        <w:r>
          <w:rPr>
            <w:noProof/>
          </w:rPr>
          <w:t>3</w:t>
        </w:r>
      </w:fldSimple>
      <w:r>
        <w:t xml:space="preserve"> </w:t>
      </w:r>
      <w:r w:rsidRPr="00353DD1">
        <w:t xml:space="preserve">Resultado de busca dos </w:t>
      </w:r>
      <w:r>
        <w:t>journals</w:t>
      </w:r>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r w:rsidRPr="000500A2">
        <w:rPr>
          <w:i/>
        </w:rPr>
        <w:t>string</w:t>
      </w:r>
      <w:r>
        <w:t xml:space="preserve"> de busca foi muito alta, isso devido a ela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F909629" w14:textId="10782024" w:rsidR="005D0600"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BE5430D" w14:textId="61B0C77D" w:rsidR="004367EC" w:rsidRDefault="004367EC" w:rsidP="0080100E">
      <w:r>
        <w:rPr>
          <w:noProof/>
        </w:rPr>
        <mc:AlternateContent>
          <mc:Choice Requires="wpi">
            <w:drawing>
              <wp:anchor distT="0" distB="0" distL="114300" distR="114300" simplePos="0" relativeHeight="251686912" behindDoc="0" locked="0" layoutInCell="1" allowOverlap="1" wp14:anchorId="55E1EDCF" wp14:editId="76AE68BC">
                <wp:simplePos x="0" y="0"/>
                <wp:positionH relativeFrom="column">
                  <wp:posOffset>3315838</wp:posOffset>
                </wp:positionH>
                <wp:positionV relativeFrom="paragraph">
                  <wp:posOffset>64608</wp:posOffset>
                </wp:positionV>
                <wp:extent cx="604440" cy="352440"/>
                <wp:effectExtent l="38100" t="38100" r="43815" b="41275"/>
                <wp:wrapNone/>
                <wp:docPr id="32" name="Ink 32"/>
                <wp:cNvGraphicFramePr/>
                <a:graphic xmlns:a="http://schemas.openxmlformats.org/drawingml/2006/main">
                  <a:graphicData uri="http://schemas.microsoft.com/office/word/2010/wordprocessingInk">
                    <w14:contentPart bwMode="auto" r:id="rId14">
                      <w14:nvContentPartPr>
                        <w14:cNvContentPartPr/>
                      </w14:nvContentPartPr>
                      <w14:xfrm>
                        <a:off x="0" y="0"/>
                        <a:ext cx="604440" cy="352440"/>
                      </w14:xfrm>
                    </w14:contentPart>
                  </a:graphicData>
                </a:graphic>
              </wp:anchor>
            </w:drawing>
          </mc:Choice>
          <mc:Fallback>
            <w:pict>
              <v:shapetype w14:anchorId="2BEDEB6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2" o:spid="_x0000_s1026" type="#_x0000_t75" style="position:absolute;margin-left:260.4pt;margin-top:4.4pt;width:49.05pt;height:29.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">
                <v:imagedata r:id="rId15" o:title=""/>
              </v:shape>
            </w:pict>
          </mc:Fallback>
        </mc:AlternateContent>
      </w:r>
    </w:p>
    <w:p w14:paraId="7ABB8088" w14:textId="0EC942B8" w:rsidR="004367EC" w:rsidRDefault="004367EC" w:rsidP="0080100E"/>
    <w:p w14:paraId="7A17FAAB" w14:textId="2C9C895B" w:rsidR="004367EC" w:rsidRDefault="004367EC" w:rsidP="0080100E">
      <w:r>
        <w:rPr>
          <w:noProof/>
        </w:rPr>
        <mc:AlternateContent>
          <mc:Choice Requires="wpi">
            <w:drawing>
              <wp:anchor distT="0" distB="0" distL="114300" distR="114300" simplePos="0" relativeHeight="251685888" behindDoc="0" locked="0" layoutInCell="1" allowOverlap="1" wp14:anchorId="597FE6F9" wp14:editId="22BC1B65">
                <wp:simplePos x="0" y="0"/>
                <wp:positionH relativeFrom="column">
                  <wp:posOffset>27940</wp:posOffset>
                </wp:positionH>
                <wp:positionV relativeFrom="paragraph">
                  <wp:posOffset>-466725</wp:posOffset>
                </wp:positionV>
                <wp:extent cx="4091940" cy="1013460"/>
                <wp:effectExtent l="38100" t="38100" r="35560" b="40640"/>
                <wp:wrapNone/>
                <wp:docPr id="31" name="Ink 31"/>
                <wp:cNvGraphicFramePr/>
                <a:graphic xmlns:a="http://schemas.openxmlformats.org/drawingml/2006/main">
                  <a:graphicData uri="http://schemas.microsoft.com/office/word/2010/wordprocessingInk">
                    <w14:contentPart bwMode="auto" r:id="rId16">
                      <w14:nvContentPartPr>
                        <w14:cNvContentPartPr/>
                      </w14:nvContentPartPr>
                      <w14:xfrm>
                        <a:off x="0" y="0"/>
                        <a:ext cx="4091940" cy="1013460"/>
                      </w14:xfrm>
                    </w14:contentPart>
                  </a:graphicData>
                </a:graphic>
              </wp:anchor>
            </w:drawing>
          </mc:Choice>
          <mc:Fallback>
            <w:pict>
              <v:shape w14:anchorId="6EF02E74" id="Ink 31" o:spid="_x0000_s1026" type="#_x0000_t75" style="position:absolute;margin-left:1.5pt;margin-top:-37.45pt;width:323.6pt;height:81.2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">
                <v:imagedata r:id="rId17" o:title=""/>
              </v:shape>
            </w:pict>
          </mc:Fallback>
        </mc:AlternateContent>
      </w:r>
    </w:p>
    <w:p w14:paraId="31AD5A19" w14:textId="06F1128F" w:rsidR="004367EC" w:rsidRDefault="004367EC" w:rsidP="0080100E"/>
    <w:p w14:paraId="07248AA1" w14:textId="5B21C097" w:rsidR="004367EC" w:rsidRDefault="004367EC" w:rsidP="0080100E"/>
    <w:p w14:paraId="7A5B0100" w14:textId="77C087D9" w:rsidR="00215DF2" w:rsidRDefault="00E863CD" w:rsidP="0080100E">
      <w:r>
        <w:tab/>
      </w:r>
      <w:r w:rsidR="00215DF2">
        <w:t>Essa pesquisa tem como objetivo responder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Como o trabalho foi avaliado/validado?</w:t>
      </w:r>
      <w:r>
        <w:t xml:space="preserve"> </w:t>
      </w:r>
    </w:p>
    <w:p w14:paraId="2DC9835C" w14:textId="4CED7EAF" w:rsidR="00A6577E" w:rsidRPr="00390005" w:rsidRDefault="00851B82" w:rsidP="0080100E">
      <w:pPr>
        <w:pStyle w:val="Ttulo3"/>
        <w:rPr>
          <w:lang w:val="en-US"/>
        </w:rPr>
      </w:pPr>
      <w:r w:rsidRPr="00851B82">
        <w:rPr>
          <w:lang w:val="en-US"/>
        </w:rPr>
        <w:t>The New Challenges when Modeling Context through Diversity over</w:t>
      </w:r>
      <w:r>
        <w:rPr>
          <w:lang w:val="en-US"/>
        </w:rPr>
        <w:t xml:space="preserve"> </w:t>
      </w:r>
      <w:r w:rsidRPr="00851B82">
        <w:rPr>
          <w:lang w:val="en-US"/>
        </w:rPr>
        <w:t>Time in Recommender Systems</w:t>
      </w:r>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r w:rsidRPr="00E9095F">
        <w:rPr>
          <w:lang w:val="en-US"/>
        </w:rPr>
        <w:t>Prediction of music pairwise preferences from facial expressions</w:t>
      </w:r>
    </w:p>
    <w:p w14:paraId="57805E5A" w14:textId="3CBAC72F" w:rsidR="00263DDD" w:rsidRDefault="00263DDD" w:rsidP="00263DDD">
      <w:pPr>
        <w:rPr>
          <w:lang w:val="en-US"/>
        </w:rPr>
      </w:pPr>
      <w:r>
        <w:rPr>
          <w:lang w:val="en-US"/>
        </w:rPr>
        <w:tab/>
        <w:t>Texto.</w:t>
      </w:r>
    </w:p>
    <w:p w14:paraId="6478257F" w14:textId="6B2D85E7" w:rsidR="00D064C6" w:rsidRDefault="00D064C6" w:rsidP="00D064C6">
      <w:pPr>
        <w:pStyle w:val="Ttulo3"/>
        <w:rPr>
          <w:lang w:val="en-US"/>
        </w:rPr>
      </w:pPr>
      <w:r w:rsidRPr="00D064C6">
        <w:rPr>
          <w:lang w:val="en-US"/>
        </w:rPr>
        <w:t>Towards Intent-Aware Contextual Music Recommendation: Initial Experiments</w:t>
      </w:r>
    </w:p>
    <w:p w14:paraId="4C76D292" w14:textId="17BF1D51" w:rsidR="0063452F" w:rsidRPr="0063452F" w:rsidRDefault="0063452F" w:rsidP="0063452F">
      <w:pPr>
        <w:rPr>
          <w:lang w:val="en-US"/>
        </w:rPr>
      </w:pPr>
      <w:r>
        <w:rPr>
          <w:lang w:val="en-US"/>
        </w:rPr>
        <w:tab/>
        <w:t>Texto</w:t>
      </w:r>
    </w:p>
    <w:p w14:paraId="3A75EB83" w14:textId="19D4606E" w:rsidR="00D064C6" w:rsidRDefault="00D064C6" w:rsidP="00D064C6">
      <w:pPr>
        <w:pStyle w:val="Ttulo3"/>
        <w:rPr>
          <w:lang w:val="en-US"/>
        </w:rPr>
      </w:pPr>
      <w:r w:rsidRPr="00D064C6">
        <w:rPr>
          <w:lang w:val="en-US"/>
        </w:rPr>
        <w:t>Quantitative Study of Music Listening Behavior in a Smartphone Context</w:t>
      </w:r>
    </w:p>
    <w:p w14:paraId="038411B0" w14:textId="05341EC4" w:rsidR="0063452F" w:rsidRPr="0063452F" w:rsidRDefault="0063452F" w:rsidP="0063452F">
      <w:pPr>
        <w:rPr>
          <w:lang w:val="en-US"/>
        </w:rPr>
      </w:pPr>
      <w:r>
        <w:rPr>
          <w:lang w:val="en-US"/>
        </w:rPr>
        <w:lastRenderedPageBreak/>
        <w:tab/>
        <w:t>Texto</w:t>
      </w:r>
    </w:p>
    <w:p w14:paraId="7CCC49B8" w14:textId="3CC4CBD8" w:rsidR="00E6306C" w:rsidRDefault="00E6306C" w:rsidP="0080100E">
      <w:pPr>
        <w:pStyle w:val="Ttulo2"/>
      </w:pPr>
      <w:bookmarkStart w:id="14" w:name="_Toc39608996"/>
      <w:bookmarkEnd w:id="13"/>
      <w:r>
        <w:t>Tabela com tecnicas</w:t>
      </w:r>
      <w:bookmarkEnd w:id="14"/>
    </w:p>
    <w:p w14:paraId="00BC938A" w14:textId="6AADDB08" w:rsidR="00E062AB" w:rsidRPr="00E062AB" w:rsidRDefault="00E062AB" w:rsidP="0080100E">
      <w:r>
        <w:t>Texto</w:t>
      </w:r>
    </w:p>
    <w:p w14:paraId="6C6B54A3" w14:textId="2B2C65AC" w:rsidR="007B0815" w:rsidRDefault="007B0815" w:rsidP="0080100E">
      <w:pPr>
        <w:pStyle w:val="Ttulo1"/>
      </w:pPr>
      <w:bookmarkStart w:id="15" w:name="_Toc39608997"/>
      <w:r w:rsidRPr="007B0815">
        <w:lastRenderedPageBreak/>
        <w:t>Modelagem do que será feito</w:t>
      </w:r>
      <w:bookmarkEnd w:id="15"/>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16" w:name="_Toc39608998"/>
      <w:r>
        <w:t>Contexto</w:t>
      </w:r>
      <w:bookmarkEnd w:id="16"/>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17" w:name="_Toc39608999"/>
      <w:r w:rsidRPr="008849DE">
        <w:t>O que é o contexto comportamental?</w:t>
      </w:r>
      <w:bookmarkEnd w:id="17"/>
    </w:p>
    <w:p w14:paraId="0276FF7C" w14:textId="414CDF9C" w:rsidR="008849DE" w:rsidRDefault="008849DE" w:rsidP="0080100E">
      <w:r>
        <w:t>Texto</w:t>
      </w:r>
    </w:p>
    <w:p w14:paraId="3D2B4D19" w14:textId="70E2407F" w:rsidR="008849DE" w:rsidRDefault="008849DE" w:rsidP="0080100E">
      <w:pPr>
        <w:pStyle w:val="Ttulo3"/>
      </w:pPr>
      <w:bookmarkStart w:id="18" w:name="_Toc39609000"/>
      <w:r w:rsidRPr="008849DE">
        <w:t>O que é o contexto ambiente?</w:t>
      </w:r>
      <w:bookmarkEnd w:id="18"/>
    </w:p>
    <w:p w14:paraId="03460FCB" w14:textId="6AD3A927" w:rsidR="008849DE" w:rsidRDefault="008849DE" w:rsidP="0080100E">
      <w:r>
        <w:t>Texto</w:t>
      </w:r>
    </w:p>
    <w:p w14:paraId="550D217F" w14:textId="35D5BAF6" w:rsidR="008849DE" w:rsidRDefault="008849DE" w:rsidP="0080100E">
      <w:pPr>
        <w:pStyle w:val="Ttulo3"/>
      </w:pPr>
      <w:bookmarkStart w:id="19" w:name="_Toc39609001"/>
      <w:r w:rsidRPr="008849DE">
        <w:t>Como será obtido os contextos?</w:t>
      </w:r>
      <w:bookmarkEnd w:id="19"/>
    </w:p>
    <w:p w14:paraId="4EE3FB46" w14:textId="1B2B9B1A" w:rsidR="008849DE" w:rsidRPr="008849DE" w:rsidRDefault="008849DE" w:rsidP="0080100E">
      <w:r>
        <w:t>Texto</w:t>
      </w:r>
    </w:p>
    <w:p w14:paraId="70035B21" w14:textId="2D85552C" w:rsidR="00EE5AC3" w:rsidRDefault="00EE5AC3" w:rsidP="0080100E">
      <w:pPr>
        <w:pStyle w:val="Ttulo2"/>
      </w:pPr>
      <w:bookmarkStart w:id="20" w:name="_Toc39609002"/>
      <w:r>
        <w:t>Arquitetura do sistema</w:t>
      </w:r>
      <w:bookmarkEnd w:id="20"/>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8"/>
          <w:headerReference w:type="first" r:id="rId19"/>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1" w:name="_Toc39609003"/>
      <w:r w:rsidRPr="006C1E7D">
        <w:lastRenderedPageBreak/>
        <w:t>CONCLUSÃO</w:t>
      </w:r>
      <w:bookmarkEnd w:id="21"/>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2" w:name="_Toc39609004"/>
      <w:r w:rsidRPr="00310EA6">
        <w:lastRenderedPageBreak/>
        <w:t>Referências Bibliográficas</w:t>
      </w:r>
      <w:bookmarkEnd w:id="22"/>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0"/>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82208A" w14:textId="77777777" w:rsidR="00644579" w:rsidRDefault="00644579" w:rsidP="0080100E">
      <w:r>
        <w:separator/>
      </w:r>
    </w:p>
    <w:p w14:paraId="67272DE4" w14:textId="77777777" w:rsidR="00644579" w:rsidRDefault="00644579" w:rsidP="0080100E"/>
    <w:p w14:paraId="651862E9" w14:textId="77777777" w:rsidR="00644579" w:rsidRDefault="00644579" w:rsidP="0080100E"/>
    <w:p w14:paraId="739771BD" w14:textId="77777777" w:rsidR="00644579" w:rsidRDefault="00644579" w:rsidP="0080100E"/>
    <w:p w14:paraId="13F34B7C" w14:textId="77777777" w:rsidR="00644579" w:rsidRDefault="00644579" w:rsidP="0080100E"/>
    <w:p w14:paraId="77A39635" w14:textId="77777777" w:rsidR="00644579" w:rsidRDefault="00644579" w:rsidP="0080100E"/>
    <w:p w14:paraId="59C65801" w14:textId="77777777" w:rsidR="00644579" w:rsidRDefault="00644579" w:rsidP="0080100E"/>
    <w:p w14:paraId="292AF5CE" w14:textId="77777777" w:rsidR="00644579" w:rsidRDefault="00644579" w:rsidP="0080100E"/>
    <w:p w14:paraId="7024B8B3" w14:textId="77777777" w:rsidR="00644579" w:rsidRDefault="00644579" w:rsidP="0080100E"/>
    <w:p w14:paraId="4BCE9533" w14:textId="77777777" w:rsidR="00644579" w:rsidRDefault="00644579" w:rsidP="0080100E"/>
    <w:p w14:paraId="4F3EAE34" w14:textId="77777777" w:rsidR="00644579" w:rsidRDefault="00644579" w:rsidP="0080100E"/>
    <w:p w14:paraId="32ADD137" w14:textId="77777777" w:rsidR="00644579" w:rsidRDefault="00644579" w:rsidP="0080100E"/>
    <w:p w14:paraId="513FFA07" w14:textId="77777777" w:rsidR="00644579" w:rsidRDefault="00644579" w:rsidP="0080100E"/>
    <w:p w14:paraId="1E67D096" w14:textId="77777777" w:rsidR="00644579" w:rsidRDefault="00644579" w:rsidP="0080100E"/>
    <w:p w14:paraId="0FB9CF81" w14:textId="77777777" w:rsidR="00644579" w:rsidRDefault="00644579"/>
    <w:p w14:paraId="665A4680" w14:textId="77777777" w:rsidR="00644579" w:rsidRDefault="00644579" w:rsidP="009F310A"/>
    <w:p w14:paraId="304F9702" w14:textId="77777777" w:rsidR="00644579" w:rsidRDefault="00644579" w:rsidP="00152AD4"/>
  </w:endnote>
  <w:endnote w:type="continuationSeparator" w:id="0">
    <w:p w14:paraId="3C6C0A83" w14:textId="77777777" w:rsidR="00644579" w:rsidRDefault="00644579" w:rsidP="0080100E">
      <w:r>
        <w:continuationSeparator/>
      </w:r>
    </w:p>
    <w:p w14:paraId="17DC1BC9" w14:textId="77777777" w:rsidR="00644579" w:rsidRDefault="00644579" w:rsidP="0080100E"/>
    <w:p w14:paraId="7222997A" w14:textId="77777777" w:rsidR="00644579" w:rsidRDefault="00644579" w:rsidP="0080100E"/>
    <w:p w14:paraId="3466C4A6" w14:textId="77777777" w:rsidR="00644579" w:rsidRDefault="00644579" w:rsidP="0080100E"/>
    <w:p w14:paraId="6592DA5C" w14:textId="77777777" w:rsidR="00644579" w:rsidRDefault="00644579" w:rsidP="0080100E"/>
    <w:p w14:paraId="4DCFF541" w14:textId="77777777" w:rsidR="00644579" w:rsidRDefault="00644579" w:rsidP="0080100E"/>
    <w:p w14:paraId="3E00A5CA" w14:textId="77777777" w:rsidR="00644579" w:rsidRDefault="00644579" w:rsidP="0080100E"/>
    <w:p w14:paraId="39E514CB" w14:textId="77777777" w:rsidR="00644579" w:rsidRDefault="00644579" w:rsidP="0080100E"/>
    <w:p w14:paraId="245B847E" w14:textId="77777777" w:rsidR="00644579" w:rsidRDefault="00644579" w:rsidP="0080100E"/>
    <w:p w14:paraId="65F699F5" w14:textId="77777777" w:rsidR="00644579" w:rsidRDefault="00644579" w:rsidP="0080100E"/>
    <w:p w14:paraId="407D3115" w14:textId="77777777" w:rsidR="00644579" w:rsidRDefault="00644579" w:rsidP="0080100E"/>
    <w:p w14:paraId="1DD0CDBE" w14:textId="77777777" w:rsidR="00644579" w:rsidRDefault="00644579" w:rsidP="0080100E"/>
    <w:p w14:paraId="6E71C711" w14:textId="77777777" w:rsidR="00644579" w:rsidRDefault="00644579" w:rsidP="0080100E"/>
    <w:p w14:paraId="1DEEB73C" w14:textId="77777777" w:rsidR="00644579" w:rsidRDefault="00644579" w:rsidP="0080100E"/>
    <w:p w14:paraId="69F84D8A" w14:textId="77777777" w:rsidR="00644579" w:rsidRDefault="00644579"/>
    <w:p w14:paraId="75C391AE" w14:textId="77777777" w:rsidR="00644579" w:rsidRDefault="00644579" w:rsidP="009F310A"/>
    <w:p w14:paraId="6AB8A549" w14:textId="77777777" w:rsidR="00644579" w:rsidRDefault="00644579"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F02A75" w14:textId="77777777" w:rsidR="00644579" w:rsidRDefault="00644579" w:rsidP="0080100E">
      <w:r>
        <w:separator/>
      </w:r>
    </w:p>
    <w:p w14:paraId="3C99AEAF" w14:textId="77777777" w:rsidR="00644579" w:rsidRDefault="00644579" w:rsidP="0080100E"/>
    <w:p w14:paraId="6ECF43DE" w14:textId="77777777" w:rsidR="00644579" w:rsidRDefault="00644579" w:rsidP="0080100E"/>
    <w:p w14:paraId="206B82C1" w14:textId="77777777" w:rsidR="00644579" w:rsidRDefault="00644579" w:rsidP="0080100E"/>
    <w:p w14:paraId="5783D731" w14:textId="77777777" w:rsidR="00644579" w:rsidRDefault="00644579" w:rsidP="0080100E"/>
    <w:p w14:paraId="77E34BAA" w14:textId="77777777" w:rsidR="00644579" w:rsidRDefault="00644579"/>
    <w:p w14:paraId="65DAA2EE" w14:textId="77777777" w:rsidR="00644579" w:rsidRDefault="00644579" w:rsidP="009F310A"/>
    <w:p w14:paraId="0FA96D24" w14:textId="77777777" w:rsidR="00644579" w:rsidRDefault="00644579" w:rsidP="00152AD4"/>
  </w:footnote>
  <w:footnote w:type="continuationSeparator" w:id="0">
    <w:p w14:paraId="535756AE" w14:textId="77777777" w:rsidR="00644579" w:rsidRDefault="00644579" w:rsidP="0080100E">
      <w:r>
        <w:continuationSeparator/>
      </w:r>
    </w:p>
    <w:p w14:paraId="58A54353" w14:textId="77777777" w:rsidR="00644579" w:rsidRDefault="00644579" w:rsidP="0080100E"/>
    <w:p w14:paraId="5714B97E" w14:textId="77777777" w:rsidR="00644579" w:rsidRDefault="00644579" w:rsidP="0080100E"/>
    <w:p w14:paraId="511CF7A8" w14:textId="77777777" w:rsidR="00644579" w:rsidRDefault="00644579" w:rsidP="0080100E"/>
    <w:p w14:paraId="5F55BC8C" w14:textId="77777777" w:rsidR="00644579" w:rsidRDefault="00644579" w:rsidP="0080100E"/>
    <w:p w14:paraId="772F42DD" w14:textId="77777777" w:rsidR="00644579" w:rsidRDefault="00644579" w:rsidP="0080100E"/>
    <w:p w14:paraId="6B2509B9" w14:textId="77777777" w:rsidR="00644579" w:rsidRDefault="00644579" w:rsidP="0080100E"/>
    <w:p w14:paraId="06F2FEB6" w14:textId="77777777" w:rsidR="00644579" w:rsidRDefault="00644579" w:rsidP="0080100E"/>
    <w:p w14:paraId="33225360" w14:textId="77777777" w:rsidR="00644579" w:rsidRDefault="00644579" w:rsidP="0080100E"/>
    <w:p w14:paraId="46E559C0" w14:textId="77777777" w:rsidR="00644579" w:rsidRDefault="00644579" w:rsidP="0080100E"/>
    <w:p w14:paraId="67B0E65A" w14:textId="77777777" w:rsidR="00644579" w:rsidRDefault="00644579" w:rsidP="0080100E"/>
    <w:p w14:paraId="0881EF1A" w14:textId="77777777" w:rsidR="00644579" w:rsidRDefault="00644579" w:rsidP="0080100E"/>
    <w:p w14:paraId="7BBE7B34" w14:textId="77777777" w:rsidR="00644579" w:rsidRDefault="00644579" w:rsidP="0080100E"/>
    <w:p w14:paraId="55897406" w14:textId="77777777" w:rsidR="00644579" w:rsidRDefault="00644579" w:rsidP="0080100E"/>
    <w:p w14:paraId="1534E705" w14:textId="77777777" w:rsidR="00644579" w:rsidRDefault="00644579"/>
    <w:p w14:paraId="298F6051" w14:textId="77777777" w:rsidR="00644579" w:rsidRDefault="00644579" w:rsidP="009F310A"/>
    <w:p w14:paraId="7C6ED16C" w14:textId="77777777" w:rsidR="00644579" w:rsidRDefault="00644579"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7"/>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3B13"/>
    <w:rsid w:val="000F4E17"/>
    <w:rsid w:val="000F5554"/>
    <w:rsid w:val="00103B48"/>
    <w:rsid w:val="0011263A"/>
    <w:rsid w:val="00127E72"/>
    <w:rsid w:val="00130BE8"/>
    <w:rsid w:val="00133319"/>
    <w:rsid w:val="00152AD4"/>
    <w:rsid w:val="00171833"/>
    <w:rsid w:val="00192084"/>
    <w:rsid w:val="001956E6"/>
    <w:rsid w:val="001B337E"/>
    <w:rsid w:val="001D208F"/>
    <w:rsid w:val="001E1F73"/>
    <w:rsid w:val="00201E61"/>
    <w:rsid w:val="00215DF2"/>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0444"/>
    <w:rsid w:val="003B1F3F"/>
    <w:rsid w:val="003B2512"/>
    <w:rsid w:val="003B78E9"/>
    <w:rsid w:val="003C49D3"/>
    <w:rsid w:val="003C5B9A"/>
    <w:rsid w:val="0040163B"/>
    <w:rsid w:val="00404658"/>
    <w:rsid w:val="00420B24"/>
    <w:rsid w:val="0043113F"/>
    <w:rsid w:val="00431A87"/>
    <w:rsid w:val="0043256B"/>
    <w:rsid w:val="00432821"/>
    <w:rsid w:val="004367EC"/>
    <w:rsid w:val="0044657D"/>
    <w:rsid w:val="00450B70"/>
    <w:rsid w:val="00451818"/>
    <w:rsid w:val="00453659"/>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7A04"/>
    <w:rsid w:val="005614A6"/>
    <w:rsid w:val="00572A54"/>
    <w:rsid w:val="00576788"/>
    <w:rsid w:val="00577C81"/>
    <w:rsid w:val="00584E18"/>
    <w:rsid w:val="005973E9"/>
    <w:rsid w:val="005A4548"/>
    <w:rsid w:val="005D0600"/>
    <w:rsid w:val="00610EB3"/>
    <w:rsid w:val="00611DE3"/>
    <w:rsid w:val="00617B67"/>
    <w:rsid w:val="00632F3D"/>
    <w:rsid w:val="0063452F"/>
    <w:rsid w:val="00640DD5"/>
    <w:rsid w:val="00641606"/>
    <w:rsid w:val="00644579"/>
    <w:rsid w:val="00644FDA"/>
    <w:rsid w:val="00657E21"/>
    <w:rsid w:val="006676C9"/>
    <w:rsid w:val="00672494"/>
    <w:rsid w:val="006830A6"/>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858EB"/>
    <w:rsid w:val="007901B6"/>
    <w:rsid w:val="007B0815"/>
    <w:rsid w:val="007B13A8"/>
    <w:rsid w:val="007B26E0"/>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30086"/>
    <w:rsid w:val="0083110C"/>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579B"/>
    <w:rsid w:val="008E2997"/>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310A"/>
    <w:rsid w:val="009F77DC"/>
    <w:rsid w:val="00A024EB"/>
    <w:rsid w:val="00A17F3D"/>
    <w:rsid w:val="00A3415D"/>
    <w:rsid w:val="00A34E19"/>
    <w:rsid w:val="00A42191"/>
    <w:rsid w:val="00A478F0"/>
    <w:rsid w:val="00A5403F"/>
    <w:rsid w:val="00A60E8F"/>
    <w:rsid w:val="00A6577E"/>
    <w:rsid w:val="00A67440"/>
    <w:rsid w:val="00A76368"/>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15DA"/>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64C6"/>
    <w:rsid w:val="00D07ACB"/>
    <w:rsid w:val="00D23FF7"/>
    <w:rsid w:val="00D245EB"/>
    <w:rsid w:val="00D3691D"/>
    <w:rsid w:val="00D36E46"/>
    <w:rsid w:val="00D3741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863CD"/>
    <w:rsid w:val="00E9095F"/>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l.acm.org/"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ustomXml" Target="ink/ink1.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5:26.238"/>
    </inkml:context>
    <inkml:brush xml:id="br0">
      <inkml:brushProperty name="width" value="0.05" units="cm"/>
      <inkml:brushProperty name="height" value="0.05" units="cm"/>
      <inkml:brushProperty name="color" value="#E71224"/>
    </inkml:brush>
  </inkml:definitions>
  <inkml:trace contextRef="#ctx0" brushRef="#br0">356 83 24575,'-11'6'0,"-1"1"0,4-2 0,3 0 0,-1 2 0,3 0 0,-2 0 0,-3 18 0,2-8 0,1 28 0,2-21 0,3 24 0,0 4 0,0-5 0,10 50 0,-4-71 0,32 30 0,7-16 0,4 0 0,15 25 0,-15-27 0,0-4 0,5 3 0,10-2 0,-2 5 0,0-3 0,-23-13 0,-9-10 0,69-4 0,-53-17 0,15-5 0,0-5 0,-8-12 0,21-12 0,-21 14 0,0-1 0,24-13 0,-28 16 0,-3 0 0,5-7 0,-20-20 0,-12 10 0,-33-34 0,-12-5 0,-7 5 0,-1 7 0,-3 5 0,-1 10 0,9 15 0,-12 4 0,-5 3 0,-3 1 0,3 7 0,-2 5 0,-7 19 0,-44 0 0,9 11 0,-18 5 0,11-1 0,18-7 0,-2 5 0,5 6 0,-15 8 0,-3 3 0,10-2 0,21-6 0,-4 9 0,-10 10 0,1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4:53.881"/>
    </inkml:context>
    <inkml:brush xml:id="br0">
      <inkml:brushProperty name="width" value="0.05" units="cm"/>
      <inkml:brushProperty name="height" value="0.05" units="cm"/>
      <inkml:brushProperty name="color" value="#E71224"/>
    </inkml:brush>
  </inkml:definitions>
  <inkml:trace contextRef="#ctx0" brushRef="#br0">1 867 24575,'0'22'0,"0"-1"0,0 10 0,0-3 0,0 8 0,0 5 0,0 7 0,0 9 0,0 7 0,0-7 0,0 6 0,0 9 0,0 7 0,0-6 0,-1-3 0,2-3 0,0 17 0,1-7 0,2-10 0,1-16 0,0 1 0,4 30 0,-5-16 0,-1-1 0,1 8 0,-4 11 0,0-57 0,0 7 0,0-20 0,2 0 0,0-9 0,14-3 0,-3-2 0,16-7 0,27-13 0,-20 6 0,25-4 0,4 2 0,-12 6 0,-3 1 0,4 1 0,29 1 0,-20-3 0,1-2 0,-11 5 0,-2-1 0,8-5 0,-7 0 0,-17 5 0,-1 5 0,4 3 0,0 0 0,-8 0 0,-17 0 0,-9 0 0,1 0 0,-1 0 0,0 0 0,1 0 0,1-2 0,1-2 0,2-3 0,-2-3 0,5-15 0,-6-29 0,1 10 0,-4-19 0,-3 29 0,0-3 0,-3-28 0,-1-5 0,-1-6 0,-2-14 0,-2 2 0,0 22 0,-4-16 0,8 41 0,0-3 0,1-3 0,-1 11 0,-1-14 0,-2 12 0,0 1 0,0 4 0,1 19 0,-2-4 0,1 8 0,-12-17 0,5 15 0,-34-16 0,-6 11 0,-4-2 0,2 10 0,-17 3 0,33 3 0,-43-3 0,4-6 0,25 4 0,-25-7 0,37 5 0,4-5 0,1 3 0,9 1 0,14 6 0,3 3 0,8 2 0,2 0 0</inkml:trace>
  <inkml:trace contextRef="#ctx0" brushRef="#br0" timeOffset="990">880 1546 24575,'2'5'0,"1"-1"0,3-4 0,-1 0 0,3 0 0,-3 0 0,4 0 0,-3 0 0,3 0 0,30 0 0,40 0 0,-2 2 0,24 1 0,5 1 0,-14 0 0,6 4 0,-2-1-289,-10-3 0,12-2 0,-4 1 0,-21 4 289,14 15-525,-12-12 525,-16 5 0,11-8 0,-54-4 0,0-5 0,-28-32 0,8 24 0,-10-24 0</inkml:trace>
  <inkml:trace contextRef="#ctx0" brushRef="#br0" timeOffset="1874">2191 1404 24575,'9'0'0,"0"0"0,11 0 0,35 29 0,-21-10 0,23 21 0,-42-22 0,-2-4 0,-1 3 0,-3-8 0,2 9 0,-8-12 0,6 7 0,-8 7 0,3 3 0,-4 13 0,-27 29 0,-8 1 0,9-14 0,-12 15 0,0-11 0,20-47 0,-3 0 0,15-6 0,-3-1 0</inkml:trace>
  <inkml:trace contextRef="#ctx0" brushRef="#br0" timeOffset="2798">2771 1169 24575,'0'26'0,"0"4"0,0 7 0,0 0 0,0 19 0,0-10 0,0 17 0,0-7 0,0 8 0,0 24 0,0 5 0,0 1 0,0-25 0,0 9 0,0-5 0,-2-4 0,4-4 0,5-1 0,2-2 0,-7-2 0,3-6 0,19 11 0,-17-38 0,4 0 0,-6-12 0,0-4 0,-2-1 0,-3-9 0,-3-11 0,0-3 0,0 0 0,3 6 0</inkml:trace>
  <inkml:trace contextRef="#ctx0" brushRef="#br0" timeOffset="5109">2838 1250 24575,'22'0'0,"3"0"0,8 0 0,4 0 0,10 0 0,3 0 0,14 0 0,-1 0 0,13 0 0,5 0 0,6 0 0,-24 0 0,0 0 0,13-1 0,-6 2 0,-7 5 0,-59-2 0,3 8 0,-2-3 0,2 3 0,2-1 0,-3-3 0,4 1 0,-3-7 0,7 0 0,-1-2 0,5 0 0,32-16 0,20 5 0,3-7 0,3 12 0,-24 6 0,-12 0 0,-1 0 0,-4 7 0,-18 0 0,3 3 0,-14 6 0,-6 21 0,0-9 0,0 18 0,0-12 0,0-8 0,-2 7 0,-4 0 0,-3 3 0,-3 11 0,3 14 0,3-18 0,3 9 0,3 4 0,0 27 0,0-12 0,0 10 0,0-30 0,0-14 0,0 3 0,0-19 0,0-1 0,0 26 0,0-15 0,0 15 0,0-27 0,-11 15 0,4-16 0,-18 17 0,14-24 0,-25 17 0,-19 15 0,14-12 0,-23 14 0,34-27 0,-25 3 0,-29 1 0,8-7 0,0-9 0,-1-2 0,-8-1 0,6-3 0,3 0 0,12 0 0,-26 0 0,25 6 0,3 0 0,-4-3 0,1 3 0,7 0 0,33-6 0,-14-5 0,-18-26 0,21 15 0,-10-18 0,39 30 0,0 0 0,4 4 0,1 0 0</inkml:trace>
  <inkml:trace contextRef="#ctx0" brushRef="#br0" timeOffset="6345">4020 1794 24575,'23'0'0,"40"0"0,-16 0 0,13 0 0,4 0 0,11 0 0,15 0 0,-20 0 0,-24 0 0,16 0 0,2 0 0,-25 2 0,4-1 0,-31-5 0,5 2 0,4-4 0,6 6 0,5 0 0,12 0 0,5 0 0,-4 0 0,9 0 0,2 0 0,-6 0 0,13 0 0,-3 0 0,-24 0 0,11 0 0,-38 0 0,-3 0 0</inkml:trace>
  <inkml:trace contextRef="#ctx0" brushRef="#br0" timeOffset="7360">5281 1615 24575,'8'0'0,"10"-3"0,13 10 0,-6-8 0,22 19 0,-30-11 0,21 10 0,-12-5 0,13 9 0,-9-7 0,9 8 0,-21-15 0,-1 1 0,-12 20 0,-3-12 0,-2 18 0,-3-18 0,-2-6 0,-1 3 0,-19 18 0,13-13 0,-27 23 0,26-26 0,-9 4 0,0-2 0,5-3 0,-13 8 0,17-14 0,0 0 0,6-8 0,4 0 0,-1 0 0</inkml:trace>
  <inkml:trace contextRef="#ctx0" brushRef="#br0" timeOffset="8408">5935 1372 24575,'0'14'0,"0"18"0,0-8 0,0 21 0,0-9 0,0 10 0,0 5 0,0 23 0,0 21 0,0-11-569,0-25 1,0 1 568,0 21 0,0 11 0,0-17 0,0-2 0,-1-13 0,2 3 0,0-12 0,0 1 0,-1 9 0,1-4 0,11 9 0,-8-46 0,10 8 0,-17-30 0,1 4 0,-5-11 0,2 4 0</inkml:trace>
  <inkml:trace contextRef="#ctx0" brushRef="#br0" timeOffset="10402">5984 1232 24575,'16'0'0,"35"0"0,-7 0 0,35 0 0,-30 0 0,5 0 0,11 0 0,4 0 0,4 0 0,1 0 0,-4 0 0,-2 0 0,-16-1 0,-1 2 0,10 5 0,-1 2 0,36 2 0,-37-1 0,-3 1 0,5-1 0,-14-5 0,-21-1 0,-9-3 0,-3 0 0,-6 0 0,-2 0 0,-2 0 0,1 2 0,1 2 0,-1 3 0,5 6 0,1 1 0,4 4 0,12 13 0,2 9 0,21 35 0,-19-22 0,-6-6 0,-3-1 0,-5-2 0,-3 17 0,-1 0 0,-5-8 0,-3 2 0,-2-3 0,-3-20 0,0 36 0,-5-33 0,0 18 0,-9-19 0,5 2 0,-5 2 0,5-7 0,1-2 0,2-6 0,1-5 0,3 0 0,-1-11 0,-1 9 0,1-7 0,-4 4 0,3-8 0,-35 12 0,21-9 0,-43 11 0,4-9 0,-3-1 0,-29 6 0,8-1 0,2 0 0,4 3 0,8-5 0,1 0 0,3 1 0,4-5 0,-1 0 0,-2 1 0,-1 1 0,13-4 0,15 0 0,-35-6 0,10-3 0,-7 0 0,31-2 0,34 3 0,2 0 0</inkml:trace>
  <inkml:trace contextRef="#ctx0" brushRef="#br0" timeOffset="11438">7437 1931 24575,'11'-3'0,"-1"0"0,21 3 0,18 0 0,34 0 0,9 0 0,6 0 0,-4 0 0,-17 1 0,0-2 0,-28-1 0,4-2 0,39-2 0,18-1 0,-17-1 0,-41 1 0,0 0 0,30-2 0,12 0 0,-15 0 0,5-4 0,0 4 0,-21-13 0,-48 19 0,0-10 0</inkml:trace>
  <inkml:trace contextRef="#ctx0" brushRef="#br0" timeOffset="12216">8916 1549 24575,'17'0'0,"-2"0"0,12 5 0,-2 3 0,6 4 0,0 3 0,17 14 0,13 22 0,-15-13 0,9 34 0,-47-49 0,6 35 0,-14-31 0,0 16 0,-12-2 0,-30 48 0,-4-14 0,0 2 0,22-43 0</inkml:trace>
  <inkml:trace contextRef="#ctx0" brushRef="#br0" timeOffset="13208">9554 1060 24575,'0'44'0,"0"4"0,0 12 0,0 12 0,0 7 0,0 18 0,0-10 0,0-20 0,0 0 0,2 19 0,0 12 0,2-3 0,0-10 0,1-3 0,0-5 0,1 0 0,-1-1-296,1 2 0,0 6 1,-2-15 295,-1-1 218,1-34-218,-2-23 0,-2-3 0,0-3 0,2-1 0,1 7 669,-1 1-669,3 5 0,-2 11 0,0-17 0,0 7 0,-3-19 0</inkml:trace>
  <inkml:trace contextRef="#ctx0" brushRef="#br0" timeOffset="15566">9562 1038 24575,'12'0'0,"9"0"0,-2 0 0,16 0 0,3 0 0,33 0 0,9 0 0,-31 0 0,3 0 0,19 0 0,10 0 0,-9 0 0,-16 0 0,1 0 0,22 0 0,12 0 0,-13 0 0,-27 0 0,-1 0 0,26 3 0,10 2 0,-16 0 0,-11 2 0,23 7 0,-56-9 0,-21-5 0,2 0 0,-5-6 0,0 2 0,-2-4 0,-8 3 0,6 6 0,-6 3 0,8 5 0,0 1 0,20 53 0,-7-31 0,15 53 0,-8-37 0,-1 16 0,1 6 0,-5-21 0,0 3 0,4 17 0,1 8 0,-1-5 0,-2-3 0,0-3 0,2 13 0,0-2 0,-5-17 0,-1-5 0,3 21 0,-4-20 0,-5-12 0,-7-22 0,3-1 0,-3-5 0,0-9 0,0 2 0,-14 12 0,3-10 0,-16 10 0,-16-6 0,-11 1 0,-6 5 0,-2 2 0,-5-1 0,1 1 0,8-2 0,6-2 0,2-1 0,7-1 0,-9-1 0,-1-1 0,-4 3 0,-7-1 0,3-2 0,21-9 0,-11 4 0,37-6 0,-1-3 0,-12 3 0,-11-4 0,-12 0 0,7-3 0,-24-1 0,6-3 0,-15-1 0,16 3 0,1 0 0,-8 0 0,11 2 0,3 1 0,17 2 0,0 0 0,20 0 0,4 0 0,10-2 0,0 1 0,2-1 0</inkml:trace>
  <inkml:trace contextRef="#ctx0" brushRef="#br0" timeOffset="18687">185 5 24575,'8'-2'0,"-1"-1"0,-3 3 0,3 0 0,-2 0 0,4 0 0,-3 0 0,9 0 0,4 0 0,1 6 0,-4 3 0,-13 3 0,-14 18 0,-3-5 0,-11 19 0,-2 3 0,6-1 0,-24 32 0,35-45 0,4-14 0,1 11 0,5-15 0,7 5 0,23-7 0,-15-3 0,18-3 0,-28-7 0,3-4 0,-2-18 0,-2 8 0,-2-27 0,-2 24 0,-4-12 0,-15 8 0,3 7 0,-8 0 0,11 11 0,-9-4 0,1-5 0,-1 0 0,8-12 0,12 12 0,2-7 0,0 13 0,0 0 0</inkml:trace>
  <inkml:trace contextRef="#ctx0" brushRef="#br0" timeOffset="19824">425 53 24575,'0'16'0,"0"1"0,0-3 0,0 6 0,0-3 0,0 6 0,0-6 0,0 3 0,0 18 0,9-4 0,-3 3 0,6-12 0,-1-20 0,-3 2 0,13 0 0,-2-4 0,1 2 0,2-5 0,-6-4 0,-1-2 0,-2-3 0,-8 1 0,2-1 0,-5 2 0,1-5 0,-3-7 0,-17-1 0,8 9 0,-13 6 0,9 22 0,5-5 0,-5 11 0,10-16 0,-1 4 0</inkml:trace>
  <inkml:trace contextRef="#ctx0" brushRef="#br0" timeOffset="22695">3277 311 24575,'-13'0'0,"-3"0"0,3 0 0,-3 2 0,0 1 0,-1 0 0,6 0 0,-1-1 0,0-2 0,1 3 0,1-1 0,6 0 0,4 2 0,0 2 0,0-1 0,3 14 0,0-7 0,-1 29 0,3 18 0,-2-19 0,2 7 0,1-43 0,2-4 0,9 0 0,25 0 0,-11 0 0,22 0 0,-31 0 0,3 2 0,-13 3 0,-1 3 0,-8 4 0,-1 12 0,-2-2 0,-32 54 0,15-37 0,-19 12 0,-4-1 0,1-14 0,-16 14 0,34-40 0,12-6 0,9-6 0</inkml:trace>
  <inkml:trace contextRef="#ctx0" brushRef="#br0" timeOffset="23724">3436 693 24575,'9'-2'0,"1"0"0,0 2 0,3 0 0,0 0 0,4 0 0,47 0 0,-41 0 0,37 0 0,-55-4 0,0-4 0,-3-9 0,-2 0 0,-2-11 0,-25-14 0,11 17 0,-20-9 0,-15 29 0,2 8 0,-9 4 0,21 7 0,18 4 0,4 19 0,4-20 0,2 14 0</inkml:trace>
  <inkml:trace contextRef="#ctx0" brushRef="#br0" timeOffset="25461">6471 375 24575,'14'0'0,"8"0"0,52 0 0,-21 0 0,18 2 0,-48 9 0,-21 3 0,-10 31 0,0-17 0,-19 28 0,13-32 0,-14 12 0,12 9 0,4-22 0,3 19 0,14-36 0,15 3 0,-4-6 0,13-1 0,-14 0 0,1 1 0,-8 1 0,3 16 0,-8-6 0,1 16 0,-16-5 0,1 1 0,-22 12 0,-7 3 0,-12 12 0,17-14 0,0-3 0,-8-3 0,34-25 0,-4-3 0</inkml:trace>
  <inkml:trace contextRef="#ctx0" brushRef="#br0" timeOffset="26356">6964 728 24575,'0'19'0,"0"-3"0,0 7 0,0-2 0,0 17 0,0-19 0,0 11 0,2-27 0,3 2 0,7-5 0,17-7 0,-12-2 0,13-12 0,-37-36 0,-12-6 0,7 15 0,-6-15 0,-5 10 0,0 41 0,-7 9 0,8 1 0,-12 27 0,21-12 0,-2 26 0,12-28 0,0 1 0</inkml:trace>
  <inkml:trace contextRef="#ctx0" brushRef="#br0" timeOffset="27760">9851 384 24575,'0'13'0,"0"10"0,0-4 0,0 12 0,0-3 0,3 3 0,-2-2 0,4 1 0,-4 16 0,2-22 0,-3 18 0,0-38 0,0 4 0</inkml:trace>
  <inkml:trace contextRef="#ctx0" brushRef="#br0" timeOffset="28888">10031 436 24575,'5'-8'0,"-2"-1"0,9 6 0,-4 1 0,8-1 0,0 3 0,-2 0 0,-2 0 0,0 0 0,-11 57 0,5-38 0,-11 46 0,2-52 0,0-2 0,-2 1 0,-2 9 0,0-8 0,0 15 0,3-16 0,9-2 0,-1-4 0,10-6 0,7 0 0,0 0 0,26 0 0,2-7 0,7-3 0,-21 1 0,-17 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975BD5-1B1A-45B6-A50C-C6542CA7F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TotalTime>
  <Pages>24</Pages>
  <Words>8800</Words>
  <Characters>47524</Characters>
  <Application>Microsoft Office Word</Application>
  <DocSecurity>0</DocSecurity>
  <Lines>396</Lines>
  <Paragraphs>1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21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52</cp:revision>
  <cp:lastPrinted>2003-10-22T01:33:00Z</cp:lastPrinted>
  <dcterms:created xsi:type="dcterms:W3CDTF">2018-05-30T22:47:00Z</dcterms:created>
  <dcterms:modified xsi:type="dcterms:W3CDTF">2020-05-20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